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 w14:paraId="1E955521" w14:textId="77777777" w:rsidR="00CF3277" w:rsidRPr="000646B0" w:rsidRDefault="00CF3277" w:rsidP="00CF3277">
      <w:pPr>
        <w:widowControl w:val="0"/>
        <w:autoSpaceDE w:val="0"/>
        <w:autoSpaceDN w:val="0"/>
        <w:adjustRightInd w:val="0"/>
      </w:pPr>
      <w:r w:rsidRPr="000646B0">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pPr>
      <w:r w:rsidRPr="000646B0">
        <w:t xml:space="preserve">prevalence of over 39.8% and 18.5%, respectively </w:t>
      </w:r>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tandem </w:t>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Offspring of obese mothers are at a higher risk of developing insulin resistance </w:t>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r w:rsidRPr="000646B0">
        <w:t xml:space="preserve">Fetuses 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7777777" w:rsidR="00CA3DD9" w:rsidRPr="000646B0" w:rsidRDefault="00CF3277" w:rsidP="00CA3DD9">
      <w:r w:rsidRPr="000646B0">
        <w:t xml:space="preserve">The underlying mechanisms by which maternal obesity influences offspring insulin resistance remain unclear. </w:t>
      </w:r>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r w:rsidRPr="000646B0">
        <w:t xml:space="preserve">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r w:rsidR="00CA3DD9" w:rsidRPr="000646B0">
        <w:t xml:space="preserve">This review will also help bridge the gap in knowledge between potential mechanisms that alter the placental nutrient transport and the offspring risk of disease. </w:t>
      </w:r>
    </w:p>
    <w:p w14:paraId="1CE4264E" w14:textId="0C0B5F72" w:rsidR="00CF3277" w:rsidRPr="000646B0" w:rsidRDefault="00CF3277" w:rsidP="00CA3DD9"/>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Human chorionic gonadotropin hormone, released by the syncytiotrophoblasts, serves in </w:t>
      </w:r>
      <w:r w:rsidR="00B213B6" w:rsidRPr="00240ACF">
        <w:rPr>
          <w:highlight w:val="yellow"/>
        </w:rPr>
        <w:t xml:space="preserve">maintaining the corpus luteum which allows for a constant progesterone </w:t>
      </w:r>
      <w:r w:rsidR="00B35C8F" w:rsidRPr="00240ACF">
        <w:rPr>
          <w:highlight w:val="yellow"/>
        </w:rPr>
        <w:t>secretion</w:t>
      </w:r>
      <w:r w:rsidR="00157B1C" w:rsidRPr="00240ACF">
        <w:rPr>
          <w:highlight w:val="yellow"/>
        </w:rPr>
        <w:t xml:space="preserve"> till about ten weeks of gestation 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lastRenderedPageBreak/>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r w:rsidRPr="000646B0">
        <w:t xml:space="preserve">pregnancy.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various functions in the materno-fetal interface. 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r w:rsidR="00CA3DD9">
        <w:t>varying</w:t>
      </w:r>
      <w:r w:rsidR="00AC7932" w:rsidRPr="000646B0">
        <w:t xml:space="preserve"> 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0"/>
      <w:r w:rsidR="00E634C0" w:rsidRPr="000646B0">
        <w:t>and</w:t>
      </w:r>
      <w:commentRangeEnd w:id="0"/>
      <w:r w:rsidR="0086050C">
        <w:rPr>
          <w:rStyle w:val="CommentReference"/>
        </w:rPr>
        <w:commentReference w:id="0"/>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3A0AD688" w:rsidR="00E91471" w:rsidRPr="000646B0" w:rsidRDefault="001E08B4" w:rsidP="00546D5A">
      <w:pPr>
        <w:ind w:firstLine="720"/>
      </w:pPr>
      <w:r w:rsidRPr="000646B0">
        <w:t>Non-human</w:t>
      </w:r>
      <w:r w:rsidR="001E2B31" w:rsidRPr="000646B0">
        <w:t xml:space="preserve"> placenta, mainly that of mice, </w:t>
      </w:r>
      <w:r w:rsidR="00AF600D" w:rsidRPr="000646B0">
        <w:t xml:space="preserve">has different </w:t>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r w:rsidR="004E6779" w:rsidRPr="000646B0">
        <w:t xml:space="preserve">natural </w:t>
      </w:r>
      <w:r w:rsidR="00AA6796" w:rsidRPr="000646B0">
        <w:t xml:space="preserve">differences </w:t>
      </w:r>
      <w:r w:rsidR="004E6779" w:rsidRPr="000646B0">
        <w:t>between mammalian physiology</w:t>
      </w:r>
      <w:r w:rsidR="00AA6796" w:rsidRPr="000646B0">
        <w:t>, the placental growth and differentiation is unique to each</w:t>
      </w:r>
      <w:r w:rsidR="004E6779" w:rsidRPr="000646B0">
        <w:t xml:space="preserve"> species</w:t>
      </w:r>
      <w:r w:rsidR="00AA6796" w:rsidRPr="000646B0">
        <w:t xml:space="preserve">. There is a number of differences between the </w:t>
      </w:r>
      <w:r w:rsidR="005C7C0D" w:rsidRPr="000646B0">
        <w:t>human and animal 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 As many layers may resemble the human placenta, it is notable that the mouse placenta has an additional membrane due to the two syncytiotrophoblast layers</w:t>
      </w:r>
      <w:r w:rsidR="002F592E" w:rsidRPr="000646B0">
        <w:t xml:space="preserve"> that are linked by gap junctions</w:t>
      </w:r>
      <w:r w:rsidR="008D3E19" w:rsidRPr="000646B0">
        <w:t xml:space="preserve">. </w:t>
      </w:r>
    </w:p>
    <w:p w14:paraId="62E7F8C5" w14:textId="77777777" w:rsidR="006E7B3E" w:rsidRPr="000646B0" w:rsidRDefault="006E7B3E" w:rsidP="00E91471">
      <w:pPr>
        <w:rPr>
          <w:b/>
        </w:rPr>
      </w:pPr>
    </w:p>
    <w:p w14:paraId="771415CD" w14:textId="6F5E04C7" w:rsidR="008A4659" w:rsidRPr="000646B0" w:rsidRDefault="00812C4F" w:rsidP="002F592E">
      <w:pPr>
        <w:ind w:firstLine="720"/>
      </w:pPr>
      <w:r w:rsidRPr="000646B0">
        <w:t>The trophoblasts take up the most sp</w:t>
      </w:r>
      <w:r w:rsidR="00F61023" w:rsidRPr="000646B0">
        <w:t xml:space="preserve">ace in the </w:t>
      </w:r>
      <w:r w:rsidR="007E6CBE" w:rsidRPr="000646B0">
        <w:t xml:space="preserve">human and mouse </w:t>
      </w:r>
      <w:r w:rsidR="00F61023" w:rsidRPr="000646B0">
        <w:t xml:space="preserve">placenta </w:t>
      </w:r>
      <w:commentRangeStart w:id="1"/>
      <w:r w:rsidRPr="000646B0">
        <w:t>and</w:t>
      </w:r>
      <w:commentRangeEnd w:id="1"/>
      <w:r w:rsidR="002D272D">
        <w:rPr>
          <w:rStyle w:val="CommentReference"/>
        </w:rPr>
        <w:commentReference w:id="1"/>
      </w:r>
      <w:r w:rsidRPr="000646B0">
        <w:t xml:space="preserve"> besides 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fetal villous tree</w:t>
      </w:r>
      <w:r w:rsidR="00332AED" w:rsidRPr="000646B0">
        <w:t xml:space="preserve">. The survival of the </w:t>
      </w:r>
      <w:r w:rsidR="00715149" w:rsidRPr="000646B0">
        <w:t xml:space="preserve">human </w:t>
      </w:r>
      <w:r w:rsidR="00332AED" w:rsidRPr="000646B0">
        <w:t xml:space="preserve">placenta and the fetus heavily rely on the trophoblast ability to </w:t>
      </w:r>
      <w:r w:rsidR="009E40A1" w:rsidRPr="000646B0">
        <w:t>invade t</w:t>
      </w:r>
      <w:r w:rsidR="00885C33" w:rsidRPr="000646B0">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t>e first trimester and plays a role in determining pregnancy outcomes</w:t>
      </w:r>
      <w:r w:rsidR="00885C33" w:rsidRPr="000646B0">
        <w:t xml:space="preserve">. </w:t>
      </w:r>
      <w:r w:rsidR="00D50851">
        <w:t>After the first trimester</w:t>
      </w:r>
      <w:r w:rsidR="00885C33" w:rsidRPr="000646B0">
        <w:t xml:space="preserve">, the syncytiotrophoblast undergoes a series of angiogenesis to allow for increased exchange of nutrients and gases coping with the increased fetal needs throughout gestation. The </w:t>
      </w:r>
      <w:r w:rsidR="00BC0A43">
        <w:t>syncytio</w:t>
      </w:r>
      <w:r w:rsidR="00885C33" w:rsidRPr="000646B0">
        <w:t xml:space="preserve">trophoblast is also </w:t>
      </w:r>
      <w:r w:rsidR="00885C33" w:rsidRPr="000646B0">
        <w:lastRenderedPageBreak/>
        <w:t>the outermost layer of the placenta facing the mother so its structural function makes it a barrier that protects the g</w:t>
      </w:r>
      <w:r w:rsidR="003B429F" w:rsidRPr="000646B0">
        <w:t>rowing fetus. Finally, the syncytiotroph</w:t>
      </w:r>
      <w:r w:rsidR="00885C33" w:rsidRPr="000646B0">
        <w:t xml:space="preserve">oblast has an endocrine function. </w:t>
      </w:r>
      <w:r w:rsidR="003B429F" w:rsidRPr="000646B0">
        <w:t>The syncytiotrophoblast secretes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The placental endocrine function is thought to be sex-specific and thus the placenta has a distinct endocrine function depending on the sex of the embryo. </w:t>
      </w:r>
      <w:r w:rsidR="008A4659" w:rsidRPr="000646B0">
        <w:t xml:space="preserve">In mice, the </w:t>
      </w:r>
      <w:r w:rsidR="00745457" w:rsidRPr="000646B0">
        <w:t xml:space="preserve">placental survival does not depend on the deep trophoblastic invasion of the uterine wall, as the invasion is shallow </w:t>
      </w:r>
      <w:r w:rsidR="003D1F02" w:rsidRPr="000646B0">
        <w:t xml:space="preserve">reaching only the endometrium. </w:t>
      </w:r>
      <w:r w:rsidR="005A416A" w:rsidRPr="000646B0">
        <w:t xml:space="preserve">Considering that the </w:t>
      </w:r>
      <w:r w:rsidR="008F3E02">
        <w:t>hCG</w:t>
      </w:r>
      <w:r w:rsidR="005A416A" w:rsidRPr="000646B0">
        <w:t xml:space="preserve"> gonadotropin is human specific, other placental endocrine functions vary between humans and mice. Mouse placenta has a unique set of lactogens</w:t>
      </w:r>
      <w:r w:rsidR="007B7936" w:rsidRPr="000646B0">
        <w:t xml:space="preserve"> </w:t>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lastRenderedPageBreak/>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On the eighth day of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due to the decreased syncytiotrophoblast layer, would impair the 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2"/>
      <w:r w:rsidR="008F3E02">
        <w:t>identified</w:t>
      </w:r>
      <w:commentRangeEnd w:id="2"/>
      <w:r w:rsidR="008F3E02">
        <w:rPr>
          <w:rStyle w:val="CommentReference"/>
        </w:rPr>
        <w:commentReference w:id="2"/>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w:t>
      </w:r>
      <w:r w:rsidR="00930CCD">
        <w:t>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 xml:space="preserve">Data from this field support two schools of thought regarding the </w:t>
      </w:r>
      <w:r w:rsidR="00574415" w:rsidRPr="000646B0">
        <w:lastRenderedPageBreak/>
        <w:t>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3"/>
      <w:r w:rsidR="00DA3CE1" w:rsidRPr="000646B0">
        <w:t>respectively</w:t>
      </w:r>
      <w:commentRangeEnd w:id="3"/>
      <w:r w:rsidR="00005047">
        <w:rPr>
          <w:rStyle w:val="CommentReference"/>
        </w:rPr>
        <w:commentReference w:id="3"/>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4"/>
      <w:r w:rsidR="00D154C9">
        <w:t>energy</w:t>
      </w:r>
      <w:commentRangeEnd w:id="4"/>
      <w:r w:rsidR="00D154C9">
        <w:rPr>
          <w:rStyle w:val="CommentReference"/>
        </w:rPr>
        <w:commentReference w:id="4"/>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lastRenderedPageBreak/>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5"/>
      <w:r w:rsidR="001E6E12" w:rsidRPr="000646B0">
        <w:t>circulation</w:t>
      </w:r>
      <w:commentRangeEnd w:id="5"/>
      <w:r w:rsidR="009B0BAB">
        <w:rPr>
          <w:rStyle w:val="CommentReference"/>
        </w:rPr>
        <w:commentReference w:id="5"/>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6"/>
      <w:r w:rsidR="00850B7E">
        <w:t>membrane</w:t>
      </w:r>
      <w:commentRangeEnd w:id="6"/>
      <w:r w:rsidR="00850B7E">
        <w:rPr>
          <w:rStyle w:val="CommentReference"/>
        </w:rPr>
        <w:commentReference w:id="6"/>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7"/>
      <w:r w:rsidR="0094515C" w:rsidRPr="000646B0">
        <w:t>haptocorrin</w:t>
      </w:r>
      <w:commentRangeEnd w:id="7"/>
      <w:r w:rsidR="00C63CF5">
        <w:rPr>
          <w:rStyle w:val="CommentReference"/>
        </w:rPr>
        <w:commentReference w:id="7"/>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w:t>
      </w:r>
      <w:r w:rsidR="00761E68" w:rsidRPr="000646B0">
        <w:t>apolipoprotein</w:t>
      </w:r>
      <w:r w:rsidR="00761E68" w:rsidRPr="000646B0">
        <w:t xml:space="preserve">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8"/>
      <w:r w:rsidR="00761E68" w:rsidRPr="000646B0">
        <w:t>well</w:t>
      </w:r>
      <w:commentRangeEnd w:id="8"/>
      <w:r w:rsidR="00761E68">
        <w:rPr>
          <w:rStyle w:val="CommentReference"/>
        </w:rPr>
        <w:commentReference w:id="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9"/>
      <w:r w:rsidRPr="000646B0">
        <w:rPr>
          <w:rFonts w:eastAsiaTheme="minorHAnsi"/>
        </w:rPr>
        <w:t>c</w:t>
      </w:r>
      <w:r>
        <w:t>irculation</w:t>
      </w:r>
      <w:commentRangeEnd w:id="9"/>
      <w:r>
        <w:rPr>
          <w:rStyle w:val="CommentReference"/>
        </w:rPr>
        <w:commentReference w:id="9"/>
      </w:r>
      <w: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xml:space="preserve">, and therefore, calcium </w:t>
      </w:r>
      <w:r w:rsidR="00492602" w:rsidRPr="000646B0">
        <w:lastRenderedPageBreak/>
        <w:t>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10"/>
      <w:r w:rsidR="00545979" w:rsidRPr="000646B0">
        <w:t>species</w:t>
      </w:r>
      <w:commentRangeEnd w:id="10"/>
      <w:r>
        <w:rPr>
          <w:rStyle w:val="CommentReference"/>
        </w:rPr>
        <w:commentReference w:id="10"/>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1"/>
      <w:r w:rsidR="00205E20">
        <w:t>understood</w:t>
      </w:r>
      <w:commentRangeEnd w:id="11"/>
      <w:r w:rsidR="00205E20">
        <w:rPr>
          <w:rStyle w:val="CommentReference"/>
        </w:rPr>
        <w:commentReference w:id="11"/>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w:t>
      </w:r>
      <w:r w:rsidR="00B72E6E" w:rsidRPr="000646B0">
        <w:lastRenderedPageBreak/>
        <w:t xml:space="preserve">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2"/>
      <w:r w:rsidR="000469A4" w:rsidRPr="000646B0">
        <w:t>membrane</w:t>
      </w:r>
      <w:commentRangeEnd w:id="12"/>
      <w:r w:rsidR="001D0421">
        <w:rPr>
          <w:rStyle w:val="CommentReference"/>
        </w:rPr>
        <w:commentReference w:id="12"/>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lastRenderedPageBreak/>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13"/>
      <w:r w:rsidR="00981B23">
        <w:t>mTORC</w:t>
      </w:r>
      <w:commentRangeEnd w:id="13"/>
      <w:r w:rsidR="00981B23">
        <w:rPr>
          <w:rStyle w:val="CommentReference"/>
        </w:rPr>
        <w:commentReference w:id="13"/>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4"/>
      <w:r w:rsidR="0043424B" w:rsidRPr="000646B0">
        <w:t>Maternal</w:t>
      </w:r>
      <w:commentRangeEnd w:id="14"/>
      <w:r w:rsidR="0041180B">
        <w:rPr>
          <w:rStyle w:val="CommentReference"/>
        </w:rPr>
        <w:commentReference w:id="14"/>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15"/>
      <w:r w:rsidR="00A35776">
        <w:t>mTORC</w:t>
      </w:r>
      <w:commentRangeEnd w:id="15"/>
      <w:r w:rsidR="00A35776">
        <w:rPr>
          <w:rStyle w:val="CommentReference"/>
        </w:rPr>
        <w:commentReference w:id="15"/>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w:t>
      </w:r>
      <w:r w:rsidR="00AE5AE6">
        <w:t xml:space="preserve">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16"/>
      <w:r w:rsidR="0050281A">
        <w:t>humans</w:t>
      </w:r>
      <w:commentRangeEnd w:id="16"/>
      <w:r w:rsidR="00AE5AE6">
        <w:rPr>
          <w:rStyle w:val="CommentReference"/>
        </w:rPr>
        <w:commentReference w:id="16"/>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w:t>
      </w:r>
      <w:r w:rsidR="008D2C8E">
        <w:lastRenderedPageBreak/>
        <w:t>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w:t>
      </w:r>
      <w:r w:rsidR="001C798D">
        <w:lastRenderedPageBreak/>
        <w:t xml:space="preserve">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bookmarkStart w:id="17" w:name="_GoBack"/>
      <w:bookmarkEnd w:id="17"/>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lastRenderedPageBreak/>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1-31T12:36:00Z" w:initials="MOU">
    <w:p w14:paraId="31465ACA" w14:textId="0C360CA5" w:rsidR="00BA2F3D" w:rsidRDefault="0086050C">
      <w:pPr>
        <w:pStyle w:val="CommentText"/>
      </w:pPr>
      <w:r>
        <w:rPr>
          <w:rStyle w:val="CommentReference"/>
        </w:rPr>
        <w:annotationRef/>
      </w:r>
      <w:r w:rsidR="00BA2F3D">
        <w:t>Not sure if it is CTB (undifferentiated yet) and villous, or are all of them villous?</w:t>
      </w:r>
    </w:p>
  </w:comment>
  <w:comment w:id="1"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2"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3"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4"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5"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9B0BAB" w:rsidP="009B0BAB">
      <w:hyperlink r:id="rId2" w:history="1">
        <w:r w:rsidRPr="000646B0">
          <w:rPr>
            <w:rStyle w:val="Hyperlink"/>
          </w:rPr>
          <w:t>https://www.ncbi.nlm.nih.gov/books/NBK3/table/A145/</w:t>
        </w:r>
      </w:hyperlink>
      <w:r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6"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7"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8"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9"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10"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11"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2"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13"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4"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15"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16"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465ACA" w15:done="0"/>
  <w15:commentEx w15:paraId="1F84ED6B"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465ACA" w16cid:durableId="1E1C36DF"/>
  <w16cid:commentId w16cid:paraId="1F84ED6B" w16cid:durableId="1E1C3B02"/>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3796C" w14:textId="77777777" w:rsidR="00FE3944" w:rsidRDefault="00FE3944" w:rsidP="00EB23A7">
      <w:r>
        <w:separator/>
      </w:r>
    </w:p>
  </w:endnote>
  <w:endnote w:type="continuationSeparator" w:id="0">
    <w:p w14:paraId="30D214D8" w14:textId="77777777" w:rsidR="00FE3944" w:rsidRDefault="00FE3944"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33B284" w14:textId="77777777" w:rsidR="00FE3944" w:rsidRDefault="00FE3944" w:rsidP="00EB23A7">
      <w:r>
        <w:separator/>
      </w:r>
    </w:p>
  </w:footnote>
  <w:footnote w:type="continuationSeparator" w:id="0">
    <w:p w14:paraId="08184886" w14:textId="77777777" w:rsidR="00FE3944" w:rsidRDefault="00FE3944"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20"/>
    <w:rsid w:val="00205ECF"/>
    <w:rsid w:val="002076A5"/>
    <w:rsid w:val="002117A7"/>
    <w:rsid w:val="00212190"/>
    <w:rsid w:val="00223ABA"/>
    <w:rsid w:val="002270E0"/>
    <w:rsid w:val="00240ACF"/>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441EF"/>
    <w:rsid w:val="00452089"/>
    <w:rsid w:val="0047010D"/>
    <w:rsid w:val="00470B03"/>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5A4A"/>
    <w:rsid w:val="00595EEB"/>
    <w:rsid w:val="005A416A"/>
    <w:rsid w:val="005A7988"/>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270C5"/>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0B7E"/>
    <w:rsid w:val="00854D82"/>
    <w:rsid w:val="0086050C"/>
    <w:rsid w:val="008627FD"/>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218B5"/>
    <w:rsid w:val="00C21CA7"/>
    <w:rsid w:val="00C21F48"/>
    <w:rsid w:val="00C32263"/>
    <w:rsid w:val="00C3243F"/>
    <w:rsid w:val="00C33041"/>
    <w:rsid w:val="00C37B87"/>
    <w:rsid w:val="00C40F2A"/>
    <w:rsid w:val="00C43933"/>
    <w:rsid w:val="00C454EC"/>
    <w:rsid w:val="00C5108D"/>
    <w:rsid w:val="00C5320C"/>
    <w:rsid w:val="00C54544"/>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4659"/>
    <w:rsid w:val="00D965B2"/>
    <w:rsid w:val="00D9795B"/>
    <w:rsid w:val="00DA1063"/>
    <w:rsid w:val="00DA10B9"/>
    <w:rsid w:val="00DA3ADF"/>
    <w:rsid w:val="00DA3CE1"/>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B8CAB2-E107-E449-BC94-BAAF58F57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TotalTime>
  <Pages>13</Pages>
  <Words>11109</Words>
  <Characters>63324</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5</cp:revision>
  <cp:lastPrinted>2018-01-29T01:21:00Z</cp:lastPrinted>
  <dcterms:created xsi:type="dcterms:W3CDTF">2017-12-19T21:59:00Z</dcterms:created>
  <dcterms:modified xsi:type="dcterms:W3CDTF">2018-01-3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